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FC642B" w14:textId="32D7B5BE" w:rsidR="00D03DDF" w:rsidRDefault="00D016BC">
      <w:pPr>
        <w:rPr>
          <w:lang w:val="en-US"/>
        </w:rPr>
      </w:pPr>
      <w:r>
        <w:rPr>
          <w:lang w:val="en-US"/>
        </w:rPr>
        <w:t>Dia IV</w:t>
      </w:r>
    </w:p>
    <w:p w14:paraId="50528E5D" w14:textId="2C87DA4D" w:rsidR="00D016BC" w:rsidRDefault="00D016BC" w:rsidP="00D016BC">
      <w:pPr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D815689" wp14:editId="28D0E136">
            <wp:extent cx="5664667" cy="4777518"/>
            <wp:effectExtent l="0" t="0" r="0" b="4445"/>
            <wp:docPr id="5311617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371" cy="47848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5E2C69" w14:textId="77777777" w:rsidR="00EA7562" w:rsidRDefault="00D016BC" w:rsidP="00D016BC">
      <w:pPr>
        <w:rPr>
          <w:lang w:val="pt-BR"/>
        </w:rPr>
      </w:pPr>
      <w:r>
        <w:rPr>
          <w:lang w:val="en-US"/>
        </w:rPr>
        <w:tab/>
      </w:r>
      <w:r w:rsidRPr="00D016BC">
        <w:rPr>
          <w:lang w:val="pt-BR"/>
        </w:rPr>
        <w:t>Logo à partida, no ecrã d</w:t>
      </w:r>
      <w:r>
        <w:rPr>
          <w:lang w:val="pt-BR"/>
        </w:rPr>
        <w:t>e apresentação do dia, o jogador é encarado com um estilo diferente do que havia sido mostrado previamente – um fundo preto com silhuetas a branco. A flor continua a estar contemplada, aludindo tanto à relevância do objeto no enredo (o OLD MAN procura, na primeira parte do jogo, uma flor para depositar sob a avenida diariamente) como à época em que o protagonista se encontra pela primeira vez com a sua futura esposa, ainda criança, oferecendo-lhe um exemplar de uma planta. O veículo automóvel consta igualmente no cenário, mas desta vez numa posição diferente: ao con</w:t>
      </w:r>
      <w:r w:rsidR="00EA7562">
        <w:rPr>
          <w:lang w:val="pt-BR"/>
        </w:rPr>
        <w:t>trário de nos primeiros três dias ele aparecer a deslocar-se em direção a uma flor gigante, batendo-lhe de frente, a partir do dia IV o mesmo está capotado, com um vapor a ser expelido. A finalidade consistiu em transmitir uma espécie de relação de causa-efeito entre estes dois desenhos de ecrãs, representando simbolicamente o incidente de viação que acontecera num passado prévio ao espaço temporal do jogo e que se tornaria na maior preocupação do OLD MAN.</w:t>
      </w:r>
    </w:p>
    <w:p w14:paraId="26378EB2" w14:textId="003B3EDB" w:rsidR="00D016BC" w:rsidRDefault="00EA7562" w:rsidP="00D016BC">
      <w:pPr>
        <w:rPr>
          <w:lang w:val="pt-BR"/>
        </w:rPr>
      </w:pPr>
      <w:r>
        <w:rPr>
          <w:lang w:val="pt-BR"/>
        </w:rPr>
        <w:tab/>
        <w:t xml:space="preserve">Também no dia IV o ambiente muda; o jogador deixa de ter acesso à avenida para se localizar num espaço que parece ser uma academia desportiva – percetível através da observação de passadeiras desportivas no canto inferior direito, onde o personagem jogável se está a exercitar, e do logótipo, sensivelmente ao centro. </w:t>
      </w:r>
    </w:p>
    <w:p w14:paraId="677D1982" w14:textId="7F4F699A" w:rsidR="00EA7562" w:rsidRPr="000E5F0C" w:rsidRDefault="00EA7562" w:rsidP="00D016BC">
      <w:pPr>
        <w:rPr>
          <w:lang w:val="pt-BR"/>
        </w:rPr>
      </w:pPr>
      <w:r>
        <w:rPr>
          <w:lang w:val="pt-BR"/>
        </w:rPr>
        <w:lastRenderedPageBreak/>
        <w:tab/>
        <w:t xml:space="preserve">É dado ao jogador a possibilidade de inspecionar diversos parâmetros na cena – como as casas de banho, o logótipo do ginásio, as portas automáticas (que, implicitamente, dividem </w:t>
      </w:r>
      <w:r w:rsidR="000E5F0C">
        <w:rPr>
          <w:lang w:val="pt-BR"/>
        </w:rPr>
        <w:t xml:space="preserve">as máquinas de </w:t>
      </w:r>
      <w:r w:rsidR="000E5F0C">
        <w:rPr>
          <w:i/>
          <w:iCs/>
          <w:lang w:val="pt-BR"/>
        </w:rPr>
        <w:t>cardio</w:t>
      </w:r>
      <w:r w:rsidR="000E5F0C">
        <w:rPr>
          <w:rStyle w:val="FootnoteReference"/>
          <w:i/>
          <w:iCs/>
          <w:lang w:val="pt-BR"/>
        </w:rPr>
        <w:footnoteReference w:id="1"/>
      </w:r>
    </w:p>
    <w:sectPr w:rsidR="00EA7562" w:rsidRPr="000E5F0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6806FF" w14:textId="77777777" w:rsidR="00686030" w:rsidRDefault="00686030" w:rsidP="000E5F0C">
      <w:pPr>
        <w:spacing w:after="0" w:line="240" w:lineRule="auto"/>
      </w:pPr>
      <w:r>
        <w:separator/>
      </w:r>
    </w:p>
  </w:endnote>
  <w:endnote w:type="continuationSeparator" w:id="0">
    <w:p w14:paraId="1CFBAD72" w14:textId="77777777" w:rsidR="00686030" w:rsidRDefault="00686030" w:rsidP="000E5F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A25593" w14:textId="77777777" w:rsidR="00686030" w:rsidRDefault="00686030" w:rsidP="000E5F0C">
      <w:pPr>
        <w:spacing w:after="0" w:line="240" w:lineRule="auto"/>
      </w:pPr>
      <w:r>
        <w:separator/>
      </w:r>
    </w:p>
  </w:footnote>
  <w:footnote w:type="continuationSeparator" w:id="0">
    <w:p w14:paraId="247D6049" w14:textId="77777777" w:rsidR="00686030" w:rsidRDefault="00686030" w:rsidP="000E5F0C">
      <w:pPr>
        <w:spacing w:after="0" w:line="240" w:lineRule="auto"/>
      </w:pPr>
      <w:r>
        <w:continuationSeparator/>
      </w:r>
    </w:p>
  </w:footnote>
  <w:footnote w:id="1">
    <w:p w14:paraId="249338ED" w14:textId="71B8AC86" w:rsidR="000E5F0C" w:rsidRPr="000E5F0C" w:rsidRDefault="000E5F0C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 w:rsidRPr="000E5F0C">
        <w:rPr>
          <w:lang w:val="pt-BR"/>
        </w:rPr>
        <w:t xml:space="preserve"> As máquinas de </w:t>
      </w:r>
      <w:r w:rsidRPr="000E5F0C">
        <w:rPr>
          <w:i/>
          <w:iCs/>
          <w:lang w:val="pt-BR"/>
        </w:rPr>
        <w:t xml:space="preserve">cardio </w:t>
      </w:r>
      <w:r w:rsidRPr="000E5F0C">
        <w:rPr>
          <w:lang w:val="pt-BR"/>
        </w:rPr>
        <w:t>são e</w:t>
      </w:r>
      <w:r>
        <w:rPr>
          <w:lang w:val="pt-BR"/>
        </w:rPr>
        <w:t>quipamentos de exercícios projetados para aumentar a frequência cardíaca e melhorar a saúde cardiovascular – ou seja, não são máquinas com pesos confecionadas para o exercício da musculação</w:t>
      </w:r>
      <w:r w:rsidR="00C138B4">
        <w:rPr>
          <w:lang w:val="pt-BR"/>
        </w:rPr>
        <w:t xml:space="preserve"> </w:t>
      </w:r>
      <w:r w:rsidR="00C138B4">
        <w:rPr>
          <w:lang w:val="pt-BR"/>
        </w:rPr>
        <w:fldChar w:fldCharType="begin" w:fldLock="1"/>
      </w:r>
      <w:r w:rsidR="00C138B4">
        <w:rPr>
          <w:lang w:val="pt-BR"/>
        </w:rPr>
        <w:instrText>ADDIN CSL_CITATION {"citationItems":[{"id":"ITEM-1","itemData":{"URL":"https://www.everydayhealth.com/fitness/which-cardio-machine-at-the-gym-is-best/","accessed":{"date-parts":[["2023","10","8"]]},"author":[{"dropping-particle":"","family":"Migala","given":"Jessica","non-dropping-particle":"","parse-names":false,"suffix":""}],"id":"ITEM-1","issued":{"date-parts":[["2023"]]},"title":"Which Cardio Machine at the Gym Is Best?","type":"webpage"},"uris":["http://www.mendeley.com/documents/?uuid=6215d7b6-6931-3b21-aed4-971dc3c532f7"]}],"mendeley":{"formattedCitation":"(Migala, 2023)","plainTextFormattedCitation":"(Migala, 2023)"},"properties":{"noteIndex":0},"schema":"https://github.com/citation-style-language/schema/raw/master/csl-citation.json"}</w:instrText>
      </w:r>
      <w:r w:rsidR="00C138B4">
        <w:rPr>
          <w:lang w:val="pt-BR"/>
        </w:rPr>
        <w:fldChar w:fldCharType="separate"/>
      </w:r>
      <w:r w:rsidR="00C138B4" w:rsidRPr="00C138B4">
        <w:rPr>
          <w:noProof/>
          <w:lang w:val="pt-BR"/>
        </w:rPr>
        <w:t>(Migala, 2023)</w:t>
      </w:r>
      <w:r w:rsidR="00C138B4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yNzcxMjQ3NTM2MTJQ0lEKTi0uzszPAykwrAUAou96niwAAAA="/>
  </w:docVars>
  <w:rsids>
    <w:rsidRoot w:val="00D016BC"/>
    <w:rsid w:val="000E4CA1"/>
    <w:rsid w:val="000E5F0C"/>
    <w:rsid w:val="00686030"/>
    <w:rsid w:val="00A65BDE"/>
    <w:rsid w:val="00A81586"/>
    <w:rsid w:val="00C138B4"/>
    <w:rsid w:val="00D016BC"/>
    <w:rsid w:val="00D03DDF"/>
    <w:rsid w:val="00EA75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358F08C"/>
  <w15:chartTrackingRefBased/>
  <w15:docId w15:val="{DD3A0754-28A1-4D6A-AC90-A6EECC15BE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0E5F0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E5F0C"/>
    <w:rPr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0E5F0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27FF87-5F55-49DB-968F-979334C702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2</Pages>
  <Words>237</Words>
  <Characters>1353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2</cp:revision>
  <dcterms:created xsi:type="dcterms:W3CDTF">2023-10-08T22:23:00Z</dcterms:created>
  <dcterms:modified xsi:type="dcterms:W3CDTF">2023-10-08T2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